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187AD4" w14:textId="77777777" w:rsidR="00D70FE0" w:rsidRDefault="000B3811">
      <w:r>
        <w:t>Methods</w:t>
      </w:r>
    </w:p>
    <w:p w14:paraId="2EBEFDB0" w14:textId="77777777" w:rsidR="006C121E" w:rsidRDefault="006C121E">
      <w:pPr>
        <w:rPr>
          <w:rFonts w:ascii="Calibri" w:hAnsi="Calibri"/>
        </w:rPr>
      </w:pPr>
    </w:p>
    <w:p w14:paraId="3D8B08EF" w14:textId="77777777" w:rsidR="00E40269" w:rsidRDefault="00E40269" w:rsidP="006C121E">
      <w:pPr>
        <w:rPr>
          <w:rFonts w:ascii="Calibri" w:hAnsi="Calibri"/>
        </w:rPr>
      </w:pPr>
      <w:r>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aken from the UC Davis Robert Mondavi Institute vineyard in December</w:t>
      </w:r>
      <w:r w:rsidR="00EA0E17">
        <w:rPr>
          <w:rFonts w:ascii="Calibri" w:hAnsi="Calibri"/>
        </w:rPr>
        <w:t xml:space="preserve"> </w:t>
      </w:r>
      <w:r w:rsidR="0083421C">
        <w:rPr>
          <w:rFonts w:ascii="Calibri" w:hAnsi="Calibri"/>
        </w:rPr>
        <w:t>2015</w:t>
      </w:r>
      <w:r>
        <w:rPr>
          <w:rFonts w:ascii="Calibri" w:hAnsi="Calibri"/>
        </w:rPr>
        <w:t>, where phenology was monitored in the 2015 growing season.  Observations using the modified Eichorn-Lorenz (EL) scale (REFERENCE) began 6 March 2015 and continued generally every 3-4 days until 2 April 2015, when almost all plants had reached EL stage 11 or higher.</w:t>
      </w:r>
    </w:p>
    <w:p w14:paraId="5FE14379" w14:textId="77777777" w:rsidR="00E40269" w:rsidRDefault="00E40269" w:rsidP="006C121E">
      <w:pPr>
        <w:rPr>
          <w:rFonts w:ascii="Calibri" w:hAnsi="Calibri"/>
        </w:rPr>
      </w:pPr>
    </w:p>
    <w:p w14:paraId="46EC7A6B" w14:textId="2FF9BCC7" w:rsidR="006C121E" w:rsidRDefault="00E40269" w:rsidP="006C121E">
      <w:r>
        <w:rPr>
          <w:rFonts w:ascii="Calibri" w:hAnsi="Calibri"/>
        </w:rPr>
        <w:t xml:space="preserve">Following collection, cuttings were chilled for 21 days (4 degrees C, 21 days) at the Arnold Arboretum, then forced in greenhouses </w:t>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B10496">
        <w:t>.</w:t>
      </w:r>
    </w:p>
    <w:p w14:paraId="0951E2E8" w14:textId="77777777" w:rsidR="006C121E" w:rsidRDefault="006C121E" w:rsidP="006C121E"/>
    <w:p w14:paraId="79213096" w14:textId="45D2F393"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dormancy 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72BBBCE9" w:rsidR="00123CB5" w:rsidRDefault="00EC1BE1">
      <w:r>
        <w:t>T</w:t>
      </w:r>
      <w:r w:rsidR="0083421C">
        <w:t>wice a week, beginning 22 August</w:t>
      </w:r>
      <w:r>
        <w:t>, each plant’s development was reco</w:t>
      </w:r>
      <w:r w:rsidR="00EA0E17">
        <w:t>rded using the modified Eichorn-</w:t>
      </w:r>
      <w:r>
        <w:t>Lorenz</w:t>
      </w:r>
      <w:r w:rsidR="00BF3903">
        <w:t xml:space="preserve"> </w:t>
      </w:r>
      <w:r>
        <w:t>scale</w:t>
      </w:r>
      <w:r w:rsidR="00EA0E17">
        <w:t xml:space="preserve"> (REFERENCE)</w:t>
      </w:r>
      <w:r>
        <w:t xml:space="preserve"> 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r w:rsidR="006F561A">
        <w:t>V</w:t>
      </w:r>
      <w:r w:rsidR="00E867DF">
        <w:t xml:space="preserve">arieties </w:t>
      </w:r>
      <w:r w:rsidR="006F561A">
        <w:t xml:space="preserve">were </w:t>
      </w:r>
      <w:r w:rsidR="00E867DF">
        <w:t>chosen for inclusion in the experiment</w:t>
      </w:r>
      <w:r w:rsidR="005A1CF5">
        <w:t xml:space="preserve"> </w:t>
      </w:r>
      <w:r w:rsidR="006F561A">
        <w:t>to include</w:t>
      </w:r>
      <w:r w:rsidR="005A1CF5">
        <w:t xml:space="preserve"> a diversity of phenology </w:t>
      </w:r>
      <w:r w:rsidR="006F561A">
        <w:t>from those varieties for which there were five or more replicates growing</w:t>
      </w:r>
      <w:r w:rsidR="005A1CF5">
        <w:t>.</w:t>
      </w:r>
    </w:p>
    <w:p w14:paraId="2F357FF9" w14:textId="77777777" w:rsidR="00EC1BE1" w:rsidRDefault="00EC1BE1"/>
    <w:p w14:paraId="395DC936" w14:textId="05985303"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 (REFERENCE)</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30D8F7ED" w:rsidR="00EC1BE1" w:rsidRDefault="001E0C39">
      <w:pPr>
        <w:rPr>
          <w:rFonts w:ascii="Calibri" w:hAnsi="Calibri"/>
        </w:rPr>
      </w:pPr>
      <w:r>
        <w:rPr>
          <w:rFonts w:ascii="Calibri" w:hAnsi="Calibri"/>
        </w:rPr>
        <w:t>Observations on the percent 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fallen flower caps along with soil moisture readings were made thr</w:t>
      </w:r>
      <w:r w:rsidR="00056EAE">
        <w:rPr>
          <w:rFonts w:ascii="Calibri" w:hAnsi="Calibri"/>
        </w:rPr>
        <w:t>ee times a week. On 19 September</w:t>
      </w:r>
      <w:r w:rsidR="00EA0E17">
        <w:rPr>
          <w:rFonts w:ascii="Calibri" w:hAnsi="Calibri"/>
        </w:rPr>
        <w:t xml:space="preserve">, it was noted that some inflorescence bags also contained aborted buds that had yet to flower, and </w:t>
      </w:r>
      <w:r w:rsidR="006F561A">
        <w:rPr>
          <w:rFonts w:ascii="Calibri" w:hAnsi="Calibri"/>
        </w:rPr>
        <w:t>thereafter observations of aborted buds</w:t>
      </w:r>
      <w:r w:rsidR="005F46A8">
        <w:rPr>
          <w:rFonts w:ascii="Calibri" w:hAnsi="Calibri"/>
        </w:rPr>
        <w:t xml:space="preserve">were also recorded.  Once a plant had reached 100% </w:t>
      </w:r>
      <w:r w:rsidR="005F46A8">
        <w:rPr>
          <w:rFonts w:ascii="Calibri" w:hAnsi="Calibri"/>
        </w:rPr>
        <w:lastRenderedPageBreak/>
        <w:t>flowering, or, in the case of plants where the entire inflorescence had died and fallen off, the plant spent a minimum 14 days in the chamber, it was returned to the greenhouse.</w:t>
      </w:r>
    </w:p>
    <w:p w14:paraId="473CE499" w14:textId="77777777" w:rsidR="005F46A8" w:rsidRDefault="005F46A8">
      <w:pPr>
        <w:rPr>
          <w:rFonts w:ascii="Calibri" w:hAnsi="Calibri"/>
        </w:rPr>
      </w:pPr>
    </w:p>
    <w:p w14:paraId="05085B89" w14:textId="3F65172A" w:rsidR="0083421C" w:rsidRDefault="006F561A">
      <w:pPr>
        <w:rPr>
          <w:rFonts w:ascii="Calibri" w:hAnsi="Calibri"/>
        </w:rPr>
      </w:pPr>
      <w:r>
        <w:rPr>
          <w:rFonts w:ascii="Calibri" w:hAnsi="Calibri"/>
        </w:rPr>
        <w:t>All analyse</w:t>
      </w:r>
      <w:r w:rsidR="00AE0BBB">
        <w:rPr>
          <w:rFonts w:ascii="Calibri" w:hAnsi="Calibri"/>
        </w:rPr>
        <w:t>s</w:t>
      </w:r>
      <w:r w:rsidR="003F7FE2">
        <w:rPr>
          <w:rFonts w:ascii="Calibri" w:hAnsi="Calibri"/>
        </w:rPr>
        <w:t xml:space="preserve"> 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pPr>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4C388360" w:rsidR="005F46A8" w:rsidRDefault="0083421C">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All plants </w:t>
      </w:r>
      <w:r w:rsidR="00F70F4E">
        <w:rPr>
          <w:rFonts w:ascii="Calibri" w:hAnsi="Calibri"/>
        </w:rPr>
        <w:t xml:space="preserve">had least one bud </w:t>
      </w:r>
      <w:r w:rsidR="006F561A">
        <w:rPr>
          <w:rFonts w:ascii="Calibri" w:hAnsi="Calibri"/>
        </w:rPr>
        <w:t xml:space="preserve">that </w:t>
      </w:r>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 xml:space="preserve">selected for the experiment. </w:t>
      </w:r>
    </w:p>
    <w:p w14:paraId="1A719DE3" w14:textId="77777777" w:rsidR="00910E9F" w:rsidRDefault="00910E9F">
      <w:pPr>
        <w:rPr>
          <w:rFonts w:ascii="Calibri" w:hAnsi="Calibri"/>
        </w:rPr>
      </w:pPr>
    </w:p>
    <w:p w14:paraId="354AA2DD" w14:textId="0F7BFE72" w:rsidR="00910E9F" w:rsidRDefault="006F561A">
      <w:pPr>
        <w:rPr>
          <w:rFonts w:ascii="Calibri" w:hAnsi="Calibri"/>
        </w:rPr>
      </w:pPr>
      <w:r>
        <w:rPr>
          <w:rFonts w:ascii="Calibri" w:hAnsi="Calibri"/>
        </w:rPr>
        <w:t>Budbreak and leafout timing among the varieties were similar in the lab and field (Figure #, budburst: F(1,47)=14.55, p=0.0004; leafout: F(1,47)=18.51, p&lt;0.0001). Few plants developed inflorescences (see Table #). P</w:t>
      </w:r>
      <w:r w:rsidR="000746A9">
        <w:rPr>
          <w:rFonts w:ascii="Calibri" w:hAnsi="Calibri"/>
        </w:rPr>
        <w:t xml:space="preserve">la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Z(##</w:t>
      </w:r>
      <w:r w:rsidR="00132441">
        <w:rPr>
          <w:rFonts w:ascii="Calibri" w:hAnsi="Calibri"/>
        </w:rPr>
        <w:t>)</w:t>
      </w:r>
      <w:r>
        <w:rPr>
          <w:rFonts w:ascii="Calibri" w:hAnsi="Calibri"/>
        </w:rPr>
        <w:t>=XX, p=XX), and more likely to reach 50% flowering (Figure in supplement, Z(##)=XX, p=XX)</w:t>
      </w:r>
      <w:r w:rsidR="009E74AE">
        <w:rPr>
          <w:rFonts w:ascii="Calibri" w:hAnsi="Calibri"/>
        </w:rPr>
        <w:t xml:space="preserve">.  </w:t>
      </w:r>
    </w:p>
    <w:p w14:paraId="43B49820" w14:textId="77777777" w:rsidR="000746A9" w:rsidRDefault="000746A9">
      <w:pPr>
        <w:rPr>
          <w:rFonts w:ascii="Calibri" w:hAnsi="Calibri"/>
        </w:rPr>
      </w:pPr>
    </w:p>
    <w:p w14:paraId="088350B7" w14:textId="05DCE728" w:rsidR="002379ED" w:rsidRDefault="006C0313">
      <w:pPr>
        <w:rPr>
          <w:rFonts w:ascii="Calibri" w:hAnsi="Calibri"/>
        </w:rPr>
      </w:pPr>
      <w:r>
        <w:rPr>
          <w:rFonts w:ascii="Calibri" w:hAnsi="Calibri"/>
        </w:rPr>
        <w:t>There was 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F(1,24)=0.5347, p=0.4717; leaf number: F(1,24)=0.0455, p= 0.8329).  Plants in Chamber 3 </w:t>
      </w:r>
      <w:r w:rsidR="003527EE">
        <w:rPr>
          <w:rFonts w:ascii="Calibri" w:hAnsi="Calibri"/>
        </w:rPr>
        <w:t>had the greatest change in stem length during their time in the chamber</w:t>
      </w:r>
      <w:r w:rsidR="00132441">
        <w:rPr>
          <w:rFonts w:ascii="Calibri" w:hAnsi="Calibri"/>
        </w:rPr>
        <w:t xml:space="preserve"> (FIGURE #)</w:t>
      </w:r>
      <w:r>
        <w:rPr>
          <w:rFonts w:ascii="Calibri" w:hAnsi="Calibri"/>
        </w:rPr>
        <w:t>.  Similarly</w:t>
      </w:r>
      <w:r w:rsidR="00D7655C">
        <w:rPr>
          <w:rFonts w:ascii="Calibri" w:hAnsi="Calibri"/>
        </w:rPr>
        <w:t>, plants in Chamber 2 had the greatest change in leaf number during the experiment (FIGURE #</w:t>
      </w:r>
      <w:r>
        <w:rPr>
          <w:rFonts w:ascii="Calibri" w:hAnsi="Calibri"/>
        </w:rPr>
        <w:t xml:space="preserve">).  </w:t>
      </w:r>
      <w:r w:rsidR="002379ED">
        <w:rPr>
          <w:rFonts w:ascii="Calibri" w:hAnsi="Calibri"/>
        </w:rPr>
        <w:t xml:space="preserve">Chamber temperature did not affect the days it took for the plants to reach 10% and 50% flowering </w:t>
      </w:r>
      <w:r w:rsidR="00EA7080">
        <w:rPr>
          <w:rFonts w:ascii="Calibri" w:hAnsi="Calibri"/>
        </w:rPr>
        <w:t xml:space="preserve">and there was no trend in the duration of flowering </w:t>
      </w:r>
      <w:r w:rsidR="002379ED">
        <w:rPr>
          <w:rFonts w:ascii="Calibri" w:hAnsi="Calibri"/>
        </w:rPr>
        <w:t>(10%: F(1,20)=0.4324, p=0.5183; 50%: F(1,15)=0.4987, p=0.4909).</w:t>
      </w:r>
      <w:r w:rsidR="009A706E">
        <w:rPr>
          <w:rFonts w:ascii="Calibri" w:hAnsi="Calibri"/>
        </w:rPr>
        <w:t xml:space="preserve">  </w:t>
      </w:r>
    </w:p>
    <w:p w14:paraId="0DD1D82B" w14:textId="465E92E8" w:rsidR="009A706E" w:rsidRDefault="009A706E">
      <w:pPr>
        <w:rPr>
          <w:rFonts w:ascii="Calibri" w:hAnsi="Calibri"/>
        </w:rPr>
      </w:pPr>
    </w:p>
    <w:p w14:paraId="2AF71A57" w14:textId="0C98C99B" w:rsidR="00D7655C" w:rsidRDefault="009A706E">
      <w:pPr>
        <w:rPr>
          <w:rFonts w:ascii="Calibri" w:hAnsi="Calibri"/>
        </w:rPr>
      </w:pPr>
      <w:r>
        <w:rPr>
          <w:rFonts w:ascii="Calibri" w:hAnsi="Calibri"/>
        </w:rPr>
        <w:t xml:space="preserve">The number of buds aborted per plant was significantly affected by the chamber temperature (Figure #, F(1,24)=7.4285, p=0.01179).  The two warmest chambers saw the greatest number of buds lost during the time in the chamber, with the greatest average number of buds aborted seen in Chamber 5.  </w:t>
      </w:r>
    </w:p>
    <w:p w14:paraId="6C12C788" w14:textId="277DA26C" w:rsidR="004A4A13" w:rsidRDefault="004A4A13">
      <w:pPr>
        <w:rPr>
          <w:rFonts w:ascii="Calibri" w:hAnsi="Calibri"/>
        </w:rPr>
      </w:pPr>
      <w:r>
        <w:rPr>
          <w:rFonts w:ascii="Calibri" w:hAnsi="Calibri"/>
        </w:rPr>
        <w:br w:type="page"/>
      </w:r>
    </w:p>
    <w:p w14:paraId="19CCC002" w14:textId="0CCB48F7" w:rsidR="004A4A13" w:rsidRDefault="004A4A13">
      <w:pPr>
        <w:rPr>
          <w:rFonts w:ascii="Calibri" w:hAnsi="Calibri"/>
        </w:rPr>
      </w:pPr>
      <w:r>
        <w:rPr>
          <w:rFonts w:ascii="Calibri" w:hAnsi="Calibri"/>
        </w:rPr>
        <w:lastRenderedPageBreak/>
        <w:t>Introduction</w:t>
      </w:r>
    </w:p>
    <w:p w14:paraId="5EEEDE19" w14:textId="77777777" w:rsidR="004A4A13" w:rsidRDefault="004A4A13">
      <w:pPr>
        <w:rPr>
          <w:rFonts w:ascii="Calibri" w:hAnsi="Calibri"/>
        </w:rPr>
      </w:pPr>
    </w:p>
    <w:p w14:paraId="0FB297FA" w14:textId="4DECAEE0" w:rsidR="00370C2B" w:rsidRDefault="00580156">
      <w:pPr>
        <w:rPr>
          <w:rFonts w:ascii="Calibri" w:hAnsi="Calibri"/>
        </w:rPr>
      </w:pPr>
      <w:r>
        <w:rPr>
          <w:rFonts w:ascii="Calibri" w:hAnsi="Calibri"/>
        </w:rPr>
        <w:t xml:space="preserve">Vitis vinifera, commonly known as the winegrape, </w:t>
      </w:r>
      <w:r w:rsidR="008A2C02">
        <w:rPr>
          <w:rFonts w:ascii="Calibri" w:hAnsi="Calibri"/>
        </w:rPr>
        <w:t>is cultivated in vineyards worldwide.  At least 6000 genetically distinct varieties are known, but only 1100 are grown commercially</w:t>
      </w:r>
      <w:r w:rsidR="004656B4">
        <w:rPr>
          <w:rFonts w:ascii="Calibri" w:hAnsi="Calibri"/>
        </w:rPr>
        <w:t>, and an even smaller number dominate the global market</w:t>
      </w:r>
      <w:r w:rsidR="00795B8F">
        <w:rPr>
          <w:rFonts w:ascii="Calibri" w:hAnsi="Calibri"/>
        </w:rPr>
        <w:t xml:space="preserve"> </w:t>
      </w:r>
      <w:r w:rsidR="000A4C01">
        <w:rPr>
          <w:rFonts w:ascii="Calibri" w:hAnsi="Calibri"/>
        </w:rPr>
        <w:fldChar w:fldCharType="begin"/>
      </w:r>
      <w:r w:rsidR="000A4C01">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sidR="000A4C01">
        <w:rPr>
          <w:rFonts w:ascii="Calibri" w:hAnsi="Calibri"/>
        </w:rPr>
        <w:fldChar w:fldCharType="end"/>
      </w:r>
      <w:r w:rsidR="000A4C01">
        <w:rPr>
          <w:rFonts w:ascii="Calibri" w:hAnsi="Calibri"/>
        </w:rPr>
        <w:t>{Wolkovich, 2017 #22}</w:t>
      </w:r>
      <w:r w:rsidR="00FC210D">
        <w:rPr>
          <w:rFonts w:ascii="Calibri" w:hAnsi="Calibri"/>
        </w:rPr>
        <w:t>{Lacombe, 2012 #45}</w:t>
      </w:r>
      <w:r w:rsidR="000A4C01">
        <w:rPr>
          <w:rFonts w:ascii="Calibri" w:hAnsi="Calibri"/>
        </w:rPr>
        <w:t xml:space="preserve">. </w:t>
      </w:r>
    </w:p>
    <w:p w14:paraId="443B468A" w14:textId="77777777" w:rsidR="00370C2B" w:rsidRDefault="00370C2B">
      <w:pPr>
        <w:rPr>
          <w:rFonts w:ascii="Calibri" w:hAnsi="Calibri"/>
        </w:rPr>
      </w:pPr>
    </w:p>
    <w:p w14:paraId="6DBAE413" w14:textId="6CAD971C" w:rsidR="004A4A13" w:rsidRDefault="00222471">
      <w:pPr>
        <w:rPr>
          <w:rFonts w:ascii="Calibri" w:hAnsi="Calibri"/>
        </w:rPr>
      </w:pPr>
      <w:r>
        <w:rPr>
          <w:rFonts w:ascii="Calibri" w:hAnsi="Calibri"/>
        </w:rPr>
        <w:t>As the climate changes</w:t>
      </w:r>
      <w:r w:rsidR="00B5534C">
        <w:rPr>
          <w:rFonts w:ascii="Calibri" w:hAnsi="Calibri"/>
        </w:rPr>
        <w:t xml:space="preserve">, the viticulture industry is </w:t>
      </w:r>
      <w:r w:rsidR="00DD3DF8">
        <w:rPr>
          <w:rFonts w:ascii="Calibri" w:hAnsi="Calibri"/>
        </w:rPr>
        <w:t>going to need to adapt as well. C</w:t>
      </w:r>
      <w:r w:rsidR="00795B8F">
        <w:rPr>
          <w:rFonts w:ascii="Calibri" w:hAnsi="Calibri"/>
        </w:rPr>
        <w:t>limate change is most likely going to raise temperatures 1-3 degreesC in wine growing regions across the world, which could drive the viticulture industry to shift towards the poles and to higher elevations to maintain ideal growing temperatures for winegrapes {Schultz, 2010 #33}</w:t>
      </w:r>
      <w:r w:rsidR="003C2817">
        <w:rPr>
          <w:rFonts w:ascii="Calibri" w:hAnsi="Calibri"/>
        </w:rPr>
        <w:t>{Hannah, 2013 #10}</w:t>
      </w:r>
      <w:r w:rsidR="00795B8F">
        <w:rPr>
          <w:rFonts w:ascii="Calibri" w:hAnsi="Calibri"/>
        </w:rPr>
        <w:t xml:space="preserve">.  </w:t>
      </w:r>
      <w:r w:rsidR="00336C26">
        <w:rPr>
          <w:rFonts w:ascii="Calibri" w:hAnsi="Calibri"/>
        </w:rPr>
        <w:t>In</w:t>
      </w:r>
      <w:r w:rsidR="001B0707">
        <w:rPr>
          <w:rFonts w:ascii="Calibri" w:hAnsi="Calibri"/>
        </w:rPr>
        <w:t xml:space="preserve"> the Southern Hemisphere, where there is less landmass closer to the poles</w:t>
      </w:r>
      <w:r w:rsidR="00B51014">
        <w:rPr>
          <w:rFonts w:ascii="Calibri" w:hAnsi="Calibri"/>
        </w:rPr>
        <w:t xml:space="preserve">, this could mean a loss in </w:t>
      </w:r>
      <w:r w:rsidR="00461311">
        <w:rPr>
          <w:rFonts w:ascii="Calibri" w:hAnsi="Calibri"/>
        </w:rPr>
        <w:t xml:space="preserve">total </w:t>
      </w:r>
      <w:r w:rsidR="0013265F">
        <w:rPr>
          <w:rFonts w:ascii="Calibri" w:hAnsi="Calibri"/>
        </w:rPr>
        <w:t>viticultural land</w:t>
      </w:r>
      <w:r w:rsidR="001B0707">
        <w:rPr>
          <w:rFonts w:ascii="Calibri" w:hAnsi="Calibri"/>
        </w:rPr>
        <w:t xml:space="preserve">.  </w:t>
      </w:r>
      <w:r w:rsidR="00A879C9">
        <w:rPr>
          <w:rFonts w:ascii="Calibri" w:hAnsi="Calibri"/>
        </w:rPr>
        <w:t xml:space="preserve">There is also concern that vineyards could move to land that is currently conserved {Hannah, 2013 #10}.  Alternatively, vineyards could take advantage of </w:t>
      </w:r>
      <w:r w:rsidR="000C7781">
        <w:rPr>
          <w:rFonts w:ascii="Calibri" w:hAnsi="Calibri"/>
        </w:rPr>
        <w:t>the great genetic variety that already exists</w:t>
      </w:r>
      <w:r w:rsidR="00EE77BF">
        <w:rPr>
          <w:rFonts w:ascii="Calibri" w:hAnsi="Calibri"/>
        </w:rPr>
        <w:t xml:space="preserve"> by planting</w:t>
      </w:r>
      <w:r w:rsidR="00A80849">
        <w:rPr>
          <w:rFonts w:ascii="Calibri" w:hAnsi="Calibri"/>
        </w:rPr>
        <w:t xml:space="preserve"> varieties better suited to the new climate {Wolkovich, 2017 #32}.  However, for this adaptation to be effective, </w:t>
      </w:r>
      <w:r w:rsidR="002332A7">
        <w:rPr>
          <w:rFonts w:ascii="Calibri" w:hAnsi="Calibri"/>
        </w:rPr>
        <w:t xml:space="preserve">the differences in phenology among these varieties must be better understood, so that the varieties could be matched with climates they could thrive in.  </w:t>
      </w:r>
    </w:p>
    <w:p w14:paraId="67E238E5" w14:textId="77777777" w:rsidR="002332A7" w:rsidRDefault="002332A7">
      <w:pPr>
        <w:rPr>
          <w:rFonts w:ascii="Calibri" w:hAnsi="Calibri"/>
        </w:rPr>
      </w:pPr>
    </w:p>
    <w:p w14:paraId="5A8AF8EB" w14:textId="34640816" w:rsidR="002332A7" w:rsidRDefault="00475062">
      <w:pPr>
        <w:rPr>
          <w:rFonts w:ascii="Calibri" w:hAnsi="Calibri"/>
        </w:rPr>
      </w:pPr>
      <w:r>
        <w:rPr>
          <w:rFonts w:ascii="Calibri" w:hAnsi="Calibri"/>
        </w:rPr>
        <w:t>Studying the phenology of different varieties of winegrapes would help viticulturists better ada</w:t>
      </w:r>
      <w:r w:rsidR="005737DB">
        <w:rPr>
          <w:rFonts w:ascii="Calibri" w:hAnsi="Calibri"/>
        </w:rPr>
        <w:t>pt to climate change, because it</w:t>
      </w:r>
      <w:r>
        <w:rPr>
          <w:rFonts w:ascii="Calibri" w:hAnsi="Calibri"/>
        </w:rPr>
        <w:t xml:space="preserve"> is extremely sensitive to temperature</w:t>
      </w:r>
      <w:r w:rsidR="00841F28">
        <w:rPr>
          <w:rFonts w:ascii="Calibri" w:hAnsi="Calibri"/>
        </w:rPr>
        <w:t>. T</w:t>
      </w:r>
      <w:r w:rsidR="001F2F91">
        <w:rPr>
          <w:rFonts w:ascii="Calibri" w:hAnsi="Calibri"/>
        </w:rPr>
        <w:t xml:space="preserve">iming for leafout and flowering </w:t>
      </w:r>
      <w:r w:rsidR="00E25A73">
        <w:rPr>
          <w:rFonts w:ascii="Calibri" w:hAnsi="Calibri"/>
        </w:rPr>
        <w:t xml:space="preserve">of plant species </w:t>
      </w:r>
      <w:r w:rsidR="001F2F91">
        <w:rPr>
          <w:rFonts w:ascii="Calibri" w:hAnsi="Calibri"/>
        </w:rPr>
        <w:t xml:space="preserve">have advanced six to 20 days in the last 30-40 years of warming </w:t>
      </w:r>
      <w:r w:rsidR="009B1F7A">
        <w:rPr>
          <w:rFonts w:ascii="Calibri" w:hAnsi="Calibri"/>
        </w:rPr>
        <w:t>{Root, 2003 #44}{Menzel, 2006 #42}</w:t>
      </w:r>
      <w:r w:rsidR="001F2F91">
        <w:rPr>
          <w:rFonts w:ascii="Calibri" w:hAnsi="Calibri"/>
        </w:rPr>
        <w:t xml:space="preserve">.  This translates to an advance of four to six days </w:t>
      </w:r>
      <w:r w:rsidR="005A7767">
        <w:rPr>
          <w:rFonts w:ascii="Calibri" w:hAnsi="Calibri"/>
        </w:rPr>
        <w:t>per degree Celsius warming (WOLKOVICH 2012)</w:t>
      </w:r>
      <w:r w:rsidR="00317162">
        <w:rPr>
          <w:rFonts w:ascii="Calibri" w:hAnsi="Calibri"/>
        </w:rPr>
        <w:t>.</w:t>
      </w:r>
      <w:r w:rsidR="00AE056A">
        <w:rPr>
          <w:rFonts w:ascii="Calibri" w:hAnsi="Calibri"/>
        </w:rPr>
        <w:t xml:space="preserve"> A similar advance is seen for </w:t>
      </w:r>
      <w:r w:rsidR="004F5C1C">
        <w:rPr>
          <w:rFonts w:ascii="Calibri" w:hAnsi="Calibri"/>
        </w:rPr>
        <w:t xml:space="preserve">winegrape </w:t>
      </w:r>
      <w:r w:rsidR="00AE056A">
        <w:rPr>
          <w:rFonts w:ascii="Calibri" w:hAnsi="Calibri"/>
        </w:rPr>
        <w:t>harvest dates, which</w:t>
      </w:r>
      <w:r w:rsidR="004F5C1C">
        <w:rPr>
          <w:rFonts w:ascii="Calibri" w:hAnsi="Calibri"/>
        </w:rPr>
        <w:t xml:space="preserve"> can change about 6 days</w:t>
      </w:r>
      <w:r w:rsidR="00F37CD0">
        <w:rPr>
          <w:rFonts w:ascii="Calibri" w:hAnsi="Calibri"/>
        </w:rPr>
        <w:t xml:space="preserve"> per</w:t>
      </w:r>
      <w:r w:rsidR="006D4C9F">
        <w:rPr>
          <w:rFonts w:ascii="Calibri" w:hAnsi="Calibri"/>
        </w:rPr>
        <w:t xml:space="preserve"> degree Celsius</w:t>
      </w:r>
      <w:r w:rsidR="004F5C1C">
        <w:rPr>
          <w:rFonts w:ascii="Calibri" w:hAnsi="Calibri"/>
        </w:rPr>
        <w:t xml:space="preserve"> warming {Benjamin, 2016 #31}</w:t>
      </w:r>
      <w:r w:rsidR="004A255F">
        <w:rPr>
          <w:rFonts w:ascii="Calibri" w:hAnsi="Calibri"/>
        </w:rPr>
        <w:t xml:space="preserve">.  </w:t>
      </w:r>
      <w:r w:rsidR="00771599">
        <w:rPr>
          <w:rFonts w:ascii="Calibri" w:hAnsi="Calibri"/>
        </w:rPr>
        <w:t xml:space="preserve">In winegrapes, phenological timing varies across </w:t>
      </w:r>
      <w:r w:rsidR="00A41645">
        <w:rPr>
          <w:rFonts w:ascii="Calibri" w:hAnsi="Calibri"/>
        </w:rPr>
        <w:t>varieties,</w:t>
      </w:r>
      <w:r w:rsidR="00BC090B">
        <w:rPr>
          <w:rFonts w:ascii="Calibri" w:hAnsi="Calibri"/>
        </w:rPr>
        <w:t xml:space="preserve"> and it is this variation</w:t>
      </w:r>
      <w:r w:rsidR="008256AF">
        <w:rPr>
          <w:rFonts w:ascii="Calibri" w:hAnsi="Calibri"/>
        </w:rPr>
        <w:t xml:space="preserve"> that could be used to </w:t>
      </w:r>
      <w:r w:rsidR="00B05C38">
        <w:rPr>
          <w:rFonts w:ascii="Calibri" w:hAnsi="Calibri"/>
        </w:rPr>
        <w:t xml:space="preserve">better adapt to future climates.  </w:t>
      </w:r>
      <w:r w:rsidR="0032697D">
        <w:rPr>
          <w:rFonts w:ascii="Calibri" w:hAnsi="Calibri"/>
        </w:rPr>
        <w:t>Generally</w:t>
      </w:r>
      <w:r w:rsidR="00B05C38">
        <w:rPr>
          <w:rFonts w:ascii="Calibri" w:hAnsi="Calibri"/>
        </w:rPr>
        <w:t>, timing of phenology can vary from three to six weeks across varieties</w:t>
      </w:r>
      <w:r w:rsidR="00B26BAA">
        <w:rPr>
          <w:rFonts w:ascii="Calibri" w:hAnsi="Calibri"/>
        </w:rPr>
        <w:t xml:space="preserve"> </w:t>
      </w:r>
      <w:r w:rsidR="00B05C38">
        <w:rPr>
          <w:rFonts w:ascii="Calibri" w:hAnsi="Calibri"/>
        </w:rPr>
        <w:t>{Wolkovich, 2017 #32}</w:t>
      </w:r>
      <w:r w:rsidR="00B26BAA">
        <w:rPr>
          <w:rFonts w:ascii="Calibri" w:hAnsi="Calibri"/>
        </w:rPr>
        <w:t xml:space="preserve">. </w:t>
      </w:r>
      <w:r w:rsidR="00904D13">
        <w:rPr>
          <w:rFonts w:ascii="Calibri" w:hAnsi="Calibri"/>
        </w:rPr>
        <w:t xml:space="preserve"> </w:t>
      </w:r>
      <w:r w:rsidR="005367EC">
        <w:rPr>
          <w:rFonts w:ascii="Calibri" w:hAnsi="Calibri"/>
        </w:rPr>
        <w:t>However, most varieties have very little phenological data from which to infer where they could best be</w:t>
      </w:r>
      <w:r w:rsidR="00BE1DAF">
        <w:rPr>
          <w:rFonts w:ascii="Calibri" w:hAnsi="Calibri"/>
        </w:rPr>
        <w:t xml:space="preserve"> grown.  Harvest dates are the only data </w:t>
      </w:r>
      <w:r w:rsidR="003965B0">
        <w:rPr>
          <w:rFonts w:ascii="Calibri" w:hAnsi="Calibri"/>
        </w:rPr>
        <w:t xml:space="preserve">available </w:t>
      </w:r>
      <w:r w:rsidR="00BE1DAF">
        <w:rPr>
          <w:rFonts w:ascii="Calibri" w:hAnsi="Calibri"/>
        </w:rPr>
        <w:t xml:space="preserve">for over 90% of </w:t>
      </w:r>
      <w:r w:rsidR="003965B0">
        <w:rPr>
          <w:rFonts w:ascii="Calibri" w:hAnsi="Calibri"/>
        </w:rPr>
        <w:t>varieties</w:t>
      </w:r>
      <w:r w:rsidR="009B5E34">
        <w:rPr>
          <w:rFonts w:ascii="Calibri" w:hAnsi="Calibri"/>
        </w:rPr>
        <w:t>, so for phenological data to be u</w:t>
      </w:r>
      <w:r w:rsidR="00A761EF">
        <w:rPr>
          <w:rFonts w:ascii="Calibri" w:hAnsi="Calibri"/>
        </w:rPr>
        <w:t xml:space="preserve">sed for adaptation, more varieties need to be </w:t>
      </w:r>
      <w:r w:rsidR="00102AE5">
        <w:rPr>
          <w:rFonts w:ascii="Calibri" w:hAnsi="Calibri"/>
        </w:rPr>
        <w:t>studied.</w:t>
      </w:r>
      <w:r w:rsidR="003A62DF">
        <w:rPr>
          <w:rFonts w:ascii="Calibri" w:hAnsi="Calibri"/>
        </w:rPr>
        <w:t xml:space="preserve">  Expanding the amount of data on flowering can also help improve models which seek to understand how winegrapes will be affected by climate change and how the industry could change in order to endure. </w:t>
      </w:r>
    </w:p>
    <w:p w14:paraId="5308395E" w14:textId="77777777" w:rsidR="00102AE5" w:rsidRDefault="00102AE5">
      <w:pPr>
        <w:rPr>
          <w:rFonts w:ascii="Calibri" w:hAnsi="Calibri"/>
        </w:rPr>
      </w:pPr>
    </w:p>
    <w:p w14:paraId="3F414119" w14:textId="34FFBE75" w:rsidR="009A706E" w:rsidRDefault="00A453DE">
      <w:pPr>
        <w:rPr>
          <w:rFonts w:ascii="Calibri" w:hAnsi="Calibri"/>
        </w:rPr>
      </w:pPr>
      <w:r>
        <w:rPr>
          <w:rFonts w:ascii="Calibri" w:hAnsi="Calibri"/>
        </w:rPr>
        <w:t xml:space="preserve">Because successful flowers become berries, understanding how climate change will affect winegrape flowering is an important aspect of the overall effect on phenology and </w:t>
      </w:r>
      <w:r w:rsidR="008B7DC2">
        <w:rPr>
          <w:rFonts w:ascii="Calibri" w:hAnsi="Calibri"/>
        </w:rPr>
        <w:t>directly</w:t>
      </w:r>
      <w:r>
        <w:rPr>
          <w:rFonts w:ascii="Calibri" w:hAnsi="Calibri"/>
        </w:rPr>
        <w:t xml:space="preserve"> relates to harvest yields.  </w:t>
      </w:r>
      <w:r w:rsidR="00102727">
        <w:rPr>
          <w:rFonts w:ascii="Calibri" w:hAnsi="Calibri"/>
        </w:rPr>
        <w:t>Petrie and Clin</w:t>
      </w:r>
      <w:r w:rsidR="00B80E46">
        <w:rPr>
          <w:rFonts w:ascii="Calibri" w:hAnsi="Calibri"/>
        </w:rPr>
        <w:t>geleffer (2004</w:t>
      </w:r>
      <w:r w:rsidR="00FC210D">
        <w:rPr>
          <w:rFonts w:ascii="Calibri" w:hAnsi="Calibri"/>
        </w:rPr>
        <w:t>) found that winegrape (SPECIFY VARIETY?)</w:t>
      </w:r>
      <w:r w:rsidR="00102727">
        <w:rPr>
          <w:rFonts w:ascii="Calibri" w:hAnsi="Calibri"/>
        </w:rPr>
        <w:t xml:space="preserve"> buds exposed to elevated temperatures just before or just after budburst produced 24.2-32.6 less</w:t>
      </w:r>
      <w:r w:rsidR="004C0201">
        <w:rPr>
          <w:rFonts w:ascii="Calibri" w:hAnsi="Calibri"/>
        </w:rPr>
        <w:t xml:space="preserve"> flowers per degreesC warming.</w:t>
      </w:r>
      <w:r w:rsidR="00294F31">
        <w:rPr>
          <w:rFonts w:ascii="Calibri" w:hAnsi="Calibri"/>
        </w:rPr>
        <w:t xml:space="preserve">  </w:t>
      </w:r>
      <w:r w:rsidR="00B80E46">
        <w:rPr>
          <w:rFonts w:ascii="Calibri" w:hAnsi="Calibri"/>
        </w:rPr>
        <w:t>Other research has found that Semillon winegrapes exposed to four days of elevated temperatures (40 degreesC during the day and 25 degreesC at night) during flowering aborted all flowers</w:t>
      </w:r>
      <w:r w:rsidR="00EA7080">
        <w:rPr>
          <w:rFonts w:ascii="Calibri" w:hAnsi="Calibri"/>
        </w:rPr>
        <w:t xml:space="preserve"> </w:t>
      </w:r>
      <w:r w:rsidR="00B24A4B">
        <w:rPr>
          <w:rFonts w:ascii="Calibri" w:hAnsi="Calibri"/>
        </w:rPr>
        <w:t>{Greer, 2010 #34}</w:t>
      </w:r>
      <w:r w:rsidR="00B80E46">
        <w:rPr>
          <w:rFonts w:ascii="Calibri" w:hAnsi="Calibri"/>
        </w:rPr>
        <w:t>.</w:t>
      </w:r>
      <w:r w:rsidR="007E1066">
        <w:rPr>
          <w:rFonts w:ascii="Calibri" w:hAnsi="Calibri"/>
        </w:rPr>
        <w:t xml:space="preserve"> Studies of vegetative growth and photosynthesis in other perennial crops exposed to a range of temperatures exhibited that extreme temperatures tend to slow or inhibit certain processes in the plants {Zaka, 2017 #61;Zaka, 2016 #60}.  It is possible that flowering will follow a similar bell-shaped response curve.</w:t>
      </w:r>
    </w:p>
    <w:p w14:paraId="3DDEAF23" w14:textId="22F19740" w:rsidR="00EA7080" w:rsidRDefault="00EA7080">
      <w:pPr>
        <w:rPr>
          <w:rFonts w:ascii="Calibri" w:hAnsi="Calibri"/>
        </w:rPr>
      </w:pPr>
    </w:p>
    <w:p w14:paraId="29443B4F" w14:textId="27218D9F" w:rsidR="00EA7080" w:rsidRDefault="0014264D">
      <w:pPr>
        <w:rPr>
          <w:rFonts w:ascii="Calibri" w:hAnsi="Calibri"/>
        </w:rPr>
      </w:pPr>
      <w:r>
        <w:rPr>
          <w:rFonts w:ascii="Calibri" w:hAnsi="Calibri"/>
        </w:rPr>
        <w:t xml:space="preserve">In this experiment, we hoped to study </w:t>
      </w:r>
      <w:r w:rsidR="003F4302">
        <w:rPr>
          <w:rFonts w:ascii="Calibri" w:hAnsi="Calibri"/>
        </w:rPr>
        <w:t xml:space="preserve">flowering response </w:t>
      </w:r>
      <w:r w:rsidR="005F16F6">
        <w:rPr>
          <w:rFonts w:ascii="Calibri" w:hAnsi="Calibri"/>
        </w:rPr>
        <w:t xml:space="preserve">in winegrapes </w:t>
      </w:r>
      <w:r w:rsidR="003F4302">
        <w:rPr>
          <w:rFonts w:ascii="Calibri" w:hAnsi="Calibri"/>
        </w:rPr>
        <w:t xml:space="preserve">across a wide </w:t>
      </w:r>
      <w:r>
        <w:rPr>
          <w:rFonts w:ascii="Calibri" w:hAnsi="Calibri"/>
        </w:rPr>
        <w:t>ra</w:t>
      </w:r>
      <w:r w:rsidR="005F16F6">
        <w:rPr>
          <w:rFonts w:ascii="Calibri" w:hAnsi="Calibri"/>
        </w:rPr>
        <w:t xml:space="preserve">nge of temperatures, and, particularly, to assess the effect of heat stress on phenological timing. Basic phenological data for all plants, even those not included in the heating experiment, was recorded.  This </w:t>
      </w:r>
      <w:r w:rsidR="005F6884">
        <w:rPr>
          <w:rFonts w:ascii="Calibri" w:hAnsi="Calibri"/>
        </w:rPr>
        <w:t>information could be used to broaden t</w:t>
      </w:r>
      <w:r w:rsidR="007E1066">
        <w:rPr>
          <w:rFonts w:ascii="Calibri" w:hAnsi="Calibri"/>
        </w:rPr>
        <w:t xml:space="preserve">he understanding of phenology </w:t>
      </w:r>
      <w:r w:rsidR="005F6884">
        <w:rPr>
          <w:rFonts w:ascii="Calibri" w:hAnsi="Calibri"/>
        </w:rPr>
        <w:t>for little-studied varieties</w:t>
      </w:r>
      <w:r w:rsidR="007E1066">
        <w:rPr>
          <w:rFonts w:ascii="Calibri" w:hAnsi="Calibri"/>
        </w:rPr>
        <w:t xml:space="preserve"> of winegrapes</w:t>
      </w:r>
      <w:r w:rsidR="00394385">
        <w:rPr>
          <w:rFonts w:ascii="Calibri" w:hAnsi="Calibri"/>
        </w:rPr>
        <w:t xml:space="preserve">. </w:t>
      </w:r>
      <w:bookmarkStart w:id="0" w:name="_GoBack"/>
      <w:bookmarkEnd w:id="0"/>
    </w:p>
    <w:p w14:paraId="4579639C" w14:textId="77777777" w:rsidR="009A706E" w:rsidRDefault="009A706E">
      <w:pPr>
        <w:rPr>
          <w:rFonts w:ascii="Calibri" w:hAnsi="Calibri"/>
        </w:rPr>
      </w:pPr>
      <w:r>
        <w:rPr>
          <w:rFonts w:ascii="Calibri" w:hAnsi="Calibri"/>
        </w:rPr>
        <w:br w:type="page"/>
      </w:r>
    </w:p>
    <w:p w14:paraId="6DAFE95D" w14:textId="2BEEF2AD" w:rsidR="00102AE5" w:rsidRDefault="009A706E">
      <w:pPr>
        <w:rPr>
          <w:rFonts w:ascii="Calibri" w:hAnsi="Calibri"/>
        </w:rPr>
      </w:pPr>
      <w:r>
        <w:rPr>
          <w:rFonts w:ascii="Calibri" w:hAnsi="Calibri"/>
        </w:rPr>
        <w:lastRenderedPageBreak/>
        <w:t>Discussion</w:t>
      </w:r>
    </w:p>
    <w:p w14:paraId="08E0A2FA" w14:textId="2CD91947" w:rsidR="009A706E" w:rsidRDefault="009A706E">
      <w:pPr>
        <w:rPr>
          <w:rFonts w:ascii="Calibri" w:hAnsi="Calibri"/>
        </w:rPr>
      </w:pPr>
    </w:p>
    <w:p w14:paraId="1FAB8513" w14:textId="1633BB17" w:rsidR="009A706E" w:rsidRPr="00B039A3" w:rsidRDefault="009A706E">
      <w:pPr>
        <w:rPr>
          <w:rFonts w:ascii="Calibri" w:hAnsi="Calibri"/>
        </w:rPr>
      </w:pPr>
    </w:p>
    <w:sectPr w:rsidR="009A706E" w:rsidRPr="00B039A3" w:rsidSect="00EA7E3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641BBB" w14:textId="77777777" w:rsidR="00A401ED" w:rsidRDefault="00A401ED" w:rsidP="004656B4">
      <w:r>
        <w:separator/>
      </w:r>
    </w:p>
  </w:endnote>
  <w:endnote w:type="continuationSeparator" w:id="0">
    <w:p w14:paraId="010AFD1F" w14:textId="77777777" w:rsidR="00A401ED" w:rsidRDefault="00A401ED"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9F2946" w14:textId="77777777" w:rsidR="00A401ED" w:rsidRDefault="00A401ED" w:rsidP="004656B4">
      <w:r>
        <w:separator/>
      </w:r>
    </w:p>
  </w:footnote>
  <w:footnote w:type="continuationSeparator" w:id="0">
    <w:p w14:paraId="533CAED7" w14:textId="77777777" w:rsidR="00A401ED" w:rsidRDefault="00A401ED" w:rsidP="004656B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52745"/>
    <w:rsid w:val="00056EAE"/>
    <w:rsid w:val="000746A9"/>
    <w:rsid w:val="00087062"/>
    <w:rsid w:val="000A4C01"/>
    <w:rsid w:val="000B3811"/>
    <w:rsid w:val="000B5A79"/>
    <w:rsid w:val="000C7781"/>
    <w:rsid w:val="000E1BAF"/>
    <w:rsid w:val="00102727"/>
    <w:rsid w:val="00102AE5"/>
    <w:rsid w:val="00123CB5"/>
    <w:rsid w:val="00132441"/>
    <w:rsid w:val="0013265F"/>
    <w:rsid w:val="0014264D"/>
    <w:rsid w:val="00150296"/>
    <w:rsid w:val="0015634D"/>
    <w:rsid w:val="001B0707"/>
    <w:rsid w:val="001E0C39"/>
    <w:rsid w:val="001F2F91"/>
    <w:rsid w:val="001F5E1A"/>
    <w:rsid w:val="0020514D"/>
    <w:rsid w:val="00222471"/>
    <w:rsid w:val="002332A7"/>
    <w:rsid w:val="00235BDB"/>
    <w:rsid w:val="002379ED"/>
    <w:rsid w:val="00262072"/>
    <w:rsid w:val="00294F31"/>
    <w:rsid w:val="002B67FF"/>
    <w:rsid w:val="002C7190"/>
    <w:rsid w:val="00317162"/>
    <w:rsid w:val="0032697D"/>
    <w:rsid w:val="00336C26"/>
    <w:rsid w:val="00337A89"/>
    <w:rsid w:val="003527EE"/>
    <w:rsid w:val="00370C2B"/>
    <w:rsid w:val="00394385"/>
    <w:rsid w:val="003965B0"/>
    <w:rsid w:val="003A62DF"/>
    <w:rsid w:val="003A650D"/>
    <w:rsid w:val="003B6B09"/>
    <w:rsid w:val="003C2817"/>
    <w:rsid w:val="003F1288"/>
    <w:rsid w:val="003F4302"/>
    <w:rsid w:val="003F7FE2"/>
    <w:rsid w:val="00407B6C"/>
    <w:rsid w:val="00461311"/>
    <w:rsid w:val="004656B4"/>
    <w:rsid w:val="00467BEE"/>
    <w:rsid w:val="00475062"/>
    <w:rsid w:val="00475126"/>
    <w:rsid w:val="004A255F"/>
    <w:rsid w:val="004A4A13"/>
    <w:rsid w:val="004B1033"/>
    <w:rsid w:val="004C0201"/>
    <w:rsid w:val="004F02F6"/>
    <w:rsid w:val="004F5C1C"/>
    <w:rsid w:val="00504F9C"/>
    <w:rsid w:val="005366EB"/>
    <w:rsid w:val="005367EC"/>
    <w:rsid w:val="005414F2"/>
    <w:rsid w:val="005737DB"/>
    <w:rsid w:val="00580156"/>
    <w:rsid w:val="005A1CF5"/>
    <w:rsid w:val="005A7767"/>
    <w:rsid w:val="005D2A4C"/>
    <w:rsid w:val="005F0857"/>
    <w:rsid w:val="005F16F6"/>
    <w:rsid w:val="005F46A8"/>
    <w:rsid w:val="005F6884"/>
    <w:rsid w:val="00614416"/>
    <w:rsid w:val="0063089D"/>
    <w:rsid w:val="00655AE0"/>
    <w:rsid w:val="00676C61"/>
    <w:rsid w:val="006851BA"/>
    <w:rsid w:val="00685239"/>
    <w:rsid w:val="00686120"/>
    <w:rsid w:val="006A5FE7"/>
    <w:rsid w:val="006C0313"/>
    <w:rsid w:val="006C121E"/>
    <w:rsid w:val="006D4C9F"/>
    <w:rsid w:val="006E18C3"/>
    <w:rsid w:val="006F561A"/>
    <w:rsid w:val="00704022"/>
    <w:rsid w:val="00724B36"/>
    <w:rsid w:val="00766B2D"/>
    <w:rsid w:val="00771599"/>
    <w:rsid w:val="007776B5"/>
    <w:rsid w:val="00786A30"/>
    <w:rsid w:val="00795B8F"/>
    <w:rsid w:val="00795C46"/>
    <w:rsid w:val="007E1066"/>
    <w:rsid w:val="00810ABF"/>
    <w:rsid w:val="008256AF"/>
    <w:rsid w:val="0083421C"/>
    <w:rsid w:val="00841F28"/>
    <w:rsid w:val="00863635"/>
    <w:rsid w:val="008649D6"/>
    <w:rsid w:val="008867E9"/>
    <w:rsid w:val="008914C6"/>
    <w:rsid w:val="00895618"/>
    <w:rsid w:val="008A2C02"/>
    <w:rsid w:val="008B7DC2"/>
    <w:rsid w:val="00904D13"/>
    <w:rsid w:val="00910E9F"/>
    <w:rsid w:val="009456AE"/>
    <w:rsid w:val="009A706E"/>
    <w:rsid w:val="009B03A2"/>
    <w:rsid w:val="009B1F7A"/>
    <w:rsid w:val="009B5E34"/>
    <w:rsid w:val="009D31F5"/>
    <w:rsid w:val="009E74AE"/>
    <w:rsid w:val="009F399C"/>
    <w:rsid w:val="00A35D56"/>
    <w:rsid w:val="00A401ED"/>
    <w:rsid w:val="00A41645"/>
    <w:rsid w:val="00A453DE"/>
    <w:rsid w:val="00A56952"/>
    <w:rsid w:val="00A761EF"/>
    <w:rsid w:val="00A8053F"/>
    <w:rsid w:val="00A80849"/>
    <w:rsid w:val="00A879C9"/>
    <w:rsid w:val="00A943BB"/>
    <w:rsid w:val="00AA2A6E"/>
    <w:rsid w:val="00AE056A"/>
    <w:rsid w:val="00AE0626"/>
    <w:rsid w:val="00AE0BBB"/>
    <w:rsid w:val="00B039A3"/>
    <w:rsid w:val="00B05529"/>
    <w:rsid w:val="00B05BDD"/>
    <w:rsid w:val="00B05C38"/>
    <w:rsid w:val="00B07284"/>
    <w:rsid w:val="00B10496"/>
    <w:rsid w:val="00B24A4B"/>
    <w:rsid w:val="00B255A8"/>
    <w:rsid w:val="00B26BAA"/>
    <w:rsid w:val="00B51014"/>
    <w:rsid w:val="00B5534C"/>
    <w:rsid w:val="00B62EE3"/>
    <w:rsid w:val="00B77E2A"/>
    <w:rsid w:val="00B80E46"/>
    <w:rsid w:val="00B95954"/>
    <w:rsid w:val="00B97C34"/>
    <w:rsid w:val="00BC090B"/>
    <w:rsid w:val="00BE1DAF"/>
    <w:rsid w:val="00BF3903"/>
    <w:rsid w:val="00BF4BC4"/>
    <w:rsid w:val="00C449D4"/>
    <w:rsid w:val="00C5360C"/>
    <w:rsid w:val="00CD4DB8"/>
    <w:rsid w:val="00D14799"/>
    <w:rsid w:val="00D626C0"/>
    <w:rsid w:val="00D70FE0"/>
    <w:rsid w:val="00D7655C"/>
    <w:rsid w:val="00D77F66"/>
    <w:rsid w:val="00D93B48"/>
    <w:rsid w:val="00DD21F2"/>
    <w:rsid w:val="00DD3DF8"/>
    <w:rsid w:val="00DD4C48"/>
    <w:rsid w:val="00DE4E79"/>
    <w:rsid w:val="00DF25F9"/>
    <w:rsid w:val="00DF5E40"/>
    <w:rsid w:val="00DF677F"/>
    <w:rsid w:val="00E11437"/>
    <w:rsid w:val="00E1411A"/>
    <w:rsid w:val="00E25A73"/>
    <w:rsid w:val="00E25B89"/>
    <w:rsid w:val="00E31B23"/>
    <w:rsid w:val="00E40269"/>
    <w:rsid w:val="00E507ED"/>
    <w:rsid w:val="00E60CF5"/>
    <w:rsid w:val="00E867DF"/>
    <w:rsid w:val="00EA0E17"/>
    <w:rsid w:val="00EA7080"/>
    <w:rsid w:val="00EA7E3A"/>
    <w:rsid w:val="00EC1BE1"/>
    <w:rsid w:val="00EC4385"/>
    <w:rsid w:val="00EE77BF"/>
    <w:rsid w:val="00F37CD0"/>
    <w:rsid w:val="00F44C34"/>
    <w:rsid w:val="00F70F4E"/>
    <w:rsid w:val="00F85729"/>
    <w:rsid w:val="00F920F2"/>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5571C4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E839CE96-5BD8-8344-A9AB-F21538A75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6</Pages>
  <Words>1481</Words>
  <Characters>8446</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9</cp:revision>
  <dcterms:created xsi:type="dcterms:W3CDTF">2017-10-26T00:57:00Z</dcterms:created>
  <dcterms:modified xsi:type="dcterms:W3CDTF">2018-03-26T19:37:00Z</dcterms:modified>
</cp:coreProperties>
</file>